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210518"/>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E14CA82" w14:textId="77777777" w:rsidR="00480242" w:rsidRDefault="002D71A2">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2D71A2">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2D71A2">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2D71A2">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2D71A2">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2D71A2">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2D71A2">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2D71A2">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2D71A2">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2D71A2">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2D71A2">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2D71A2">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2D71A2">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2D71A2">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2D71A2">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2D71A2">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2D71A2">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2D71A2">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2D71A2">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2D71A2">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2D71A2">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2D71A2">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2D71A2">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2D71A2">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2D71A2">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2D71A2">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2D71A2">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2D71A2">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2D71A2">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2D71A2">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2D71A2">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2D71A2">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2D71A2">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2D71A2">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2D71A2">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2D71A2">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2D71A2">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2D71A2">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2D71A2">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2D71A2">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2D71A2">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2D71A2">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2D71A2">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2D71A2">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2D71A2">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2D71A2">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2D71A2">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2D71A2">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2D71A2">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2D71A2">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2D71A2">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2D71A2">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2D71A2">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2D71A2">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2D71A2">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2D71A2">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2D71A2">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2D71A2">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2D71A2">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2D71A2">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2D71A2">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2D71A2">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2D71A2">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2D71A2">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2D71A2">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2D71A2">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2D71A2">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2D71A2">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2D71A2">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210520"/>
      <w:r>
        <w:lastRenderedPageBreak/>
        <w:t>List</w:t>
      </w:r>
      <w:r w:rsidR="00723FC1">
        <w:t xml:space="preserve"> of Figures</w:t>
      </w:r>
      <w:bookmarkEnd w:id="5"/>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2D71A2">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2D71A2">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2D71A2">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2D71A2">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2D71A2">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2D71A2">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2D71A2">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2D71A2">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2D71A2">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2D71A2">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2D71A2">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2D71A2">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2D71A2">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2D71A2">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210521"/>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210522"/>
      <w:commentRangeStart w:id="11"/>
      <w:r>
        <w:lastRenderedPageBreak/>
        <w:t xml:space="preserve">Literature </w:t>
      </w:r>
      <w:r w:rsidR="00333A60">
        <w:t>Survey</w:t>
      </w:r>
      <w:bookmarkEnd w:id="9"/>
      <w:bookmarkEnd w:id="10"/>
      <w:commentRangeEnd w:id="11"/>
      <w:r w:rsidR="009340FE">
        <w:rPr>
          <w:rStyle w:val="CommentReference"/>
          <w:rFonts w:asciiTheme="minorHAnsi" w:eastAsiaTheme="minorEastAsia" w:hAnsiTheme="minorHAnsi" w:cstheme="minorBidi"/>
          <w:b w:val="0"/>
          <w:bCs w:val="0"/>
          <w:smallCaps w:val="0"/>
          <w:color w:val="auto"/>
        </w:rPr>
        <w:commentReference w:id="11"/>
      </w:r>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210524"/>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210525"/>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210587"/>
      <w:r>
        <w:t xml:space="preserve">Figure </w:t>
      </w:r>
      <w:r w:rsidR="002D71A2">
        <w:fldChar w:fldCharType="begin"/>
      </w:r>
      <w:r w:rsidR="002D71A2">
        <w:instrText xml:space="preserve"> SEQ Figure \* ARABIC </w:instrText>
      </w:r>
      <w:r w:rsidR="002D71A2">
        <w:fldChar w:fldCharType="separate"/>
      </w:r>
      <w:r w:rsidR="00DE3E9F">
        <w:rPr>
          <w:noProof/>
        </w:rPr>
        <w:t>1</w:t>
      </w:r>
      <w:r w:rsidR="002D71A2">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210527"/>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210588"/>
      <w:r>
        <w:t xml:space="preserve">Figure </w:t>
      </w:r>
      <w:r w:rsidR="002D71A2">
        <w:fldChar w:fldCharType="begin"/>
      </w:r>
      <w:r w:rsidR="002D71A2">
        <w:instrText xml:space="preserve"> SEQ Figure \* ARABIC </w:instrText>
      </w:r>
      <w:r w:rsidR="002D71A2">
        <w:fldChar w:fldCharType="separate"/>
      </w:r>
      <w:r w:rsidR="00DE3E9F">
        <w:rPr>
          <w:noProof/>
        </w:rPr>
        <w:t>2</w:t>
      </w:r>
      <w:r w:rsidR="002D71A2">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210528"/>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210529"/>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210589"/>
      <w:r>
        <w:t xml:space="preserve">Figure </w:t>
      </w:r>
      <w:r w:rsidR="002D71A2">
        <w:fldChar w:fldCharType="begin"/>
      </w:r>
      <w:r w:rsidR="002D71A2">
        <w:instrText xml:space="preserve"> SEQ Figure \* ARABIC </w:instrText>
      </w:r>
      <w:r w:rsidR="002D71A2">
        <w:fldChar w:fldCharType="separate"/>
      </w:r>
      <w:r w:rsidR="00DE3E9F">
        <w:rPr>
          <w:noProof/>
        </w:rPr>
        <w:t>3</w:t>
      </w:r>
      <w:r w:rsidR="002D71A2">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210530"/>
      <w:r>
        <w:t>Thin Films</w:t>
      </w:r>
      <w:bookmarkEnd w:id="37"/>
    </w:p>
    <w:p w14:paraId="63F1D5C9" w14:textId="77777777" w:rsidR="00066A47" w:rsidRDefault="00066A47" w:rsidP="00066A47">
      <w:pPr>
        <w:pStyle w:val="Heading3"/>
      </w:pPr>
      <w:bookmarkStart w:id="38" w:name="_Toc419210531"/>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210532"/>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210533"/>
      <w:r>
        <w:t>Pulsed Laser Deposition (PLD)</w:t>
      </w:r>
      <w:bookmarkEnd w:id="46"/>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210590"/>
      <w:r>
        <w:t xml:space="preserve">Figure </w:t>
      </w:r>
      <w:r w:rsidR="002D71A2">
        <w:fldChar w:fldCharType="begin"/>
      </w:r>
      <w:r w:rsidR="002D71A2">
        <w:instrText xml:space="preserve"> SEQ Figure \* ARABIC </w:instrText>
      </w:r>
      <w:r w:rsidR="002D71A2">
        <w:fldChar w:fldCharType="separate"/>
      </w:r>
      <w:r w:rsidR="00DE3E9F">
        <w:rPr>
          <w:noProof/>
        </w:rPr>
        <w:t>4</w:t>
      </w:r>
      <w:r w:rsidR="002D71A2">
        <w:rPr>
          <w:noProof/>
        </w:rPr>
        <w:fldChar w:fldCharType="end"/>
      </w:r>
      <w:bookmarkEnd w:id="48"/>
      <w:r>
        <w:t xml:space="preserve">: Schematic of a typical PLD setup showing the incoming laser beam inclined at an approximate 45° angle to the target, and the target and substrate parallel to each other. </w:t>
      </w:r>
      <w:commentRangeStart w:id="50"/>
      <w:r w:rsidR="000D2262">
        <w:t>Modified</w:t>
      </w:r>
      <w:r>
        <w:t xml:space="preserve"> </w:t>
      </w:r>
      <w:commentRangeEnd w:id="50"/>
      <w:r w:rsidR="004641D2">
        <w:rPr>
          <w:rStyle w:val="CommentReference"/>
          <w:i w:val="0"/>
          <w:iCs w:val="0"/>
          <w:color w:val="auto"/>
        </w:rPr>
        <w:commentReference w:id="50"/>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1" w:name="_Toc419210534"/>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210535"/>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210591"/>
      <w:r>
        <w:t xml:space="preserve">Figure </w:t>
      </w:r>
      <w:r w:rsidR="002D71A2">
        <w:fldChar w:fldCharType="begin"/>
      </w:r>
      <w:r w:rsidR="002D71A2">
        <w:instrText xml:space="preserve"> SEQ Figure \* ARABIC </w:instrText>
      </w:r>
      <w:r w:rsidR="002D71A2">
        <w:fldChar w:fldCharType="separate"/>
      </w:r>
      <w:r w:rsidR="00DE3E9F">
        <w:rPr>
          <w:noProof/>
        </w:rPr>
        <w:t>5</w:t>
      </w:r>
      <w:r w:rsidR="002D71A2">
        <w:rPr>
          <w:noProof/>
        </w:rPr>
        <w:fldChar w:fldCharType="end"/>
      </w:r>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210536"/>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210537"/>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210592"/>
      <w:r>
        <w:t xml:space="preserve">Figure </w:t>
      </w:r>
      <w:r w:rsidR="002D71A2">
        <w:fldChar w:fldCharType="begin"/>
      </w:r>
      <w:r w:rsidR="002D71A2">
        <w:instrText xml:space="preserve"> SEQ Figure \* ARABIC </w:instrText>
      </w:r>
      <w:r w:rsidR="002D71A2">
        <w:fldChar w:fldCharType="separate"/>
      </w:r>
      <w:r w:rsidR="00DE3E9F">
        <w:rPr>
          <w:noProof/>
        </w:rPr>
        <w:t>6</w:t>
      </w:r>
      <w:r w:rsidR="002D71A2">
        <w:rPr>
          <w:noProof/>
        </w:rPr>
        <w:fldChar w:fldCharType="end"/>
      </w:r>
      <w:bookmarkEnd w:id="59"/>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210538"/>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210539"/>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5" w:name="_Toc419210540"/>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210541"/>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210542"/>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commentRangeStart w:id="73"/>
      <w:r>
        <w:t>Ultrastable glasses</w:t>
      </w:r>
      <w:r w:rsidR="009E1CE0">
        <w:t xml:space="preserve"> (U</w:t>
      </w:r>
      <w:r w:rsidR="00EA6AFA">
        <w:t>S</w:t>
      </w:r>
      <w:r w:rsidR="009E1CE0">
        <w:t>Gs)</w:t>
      </w:r>
      <w:r>
        <w:t xml:space="preserve"> </w:t>
      </w:r>
      <w:commentRangeEnd w:id="73"/>
      <w:r w:rsidR="00D96B59">
        <w:rPr>
          <w:rStyle w:val="CommentReference"/>
        </w:rPr>
        <w:commentReference w:id="73"/>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4"/>
      <w:commentRangeStart w:id="75"/>
      <w:r w:rsidR="001D18C7">
        <w:t>high</w:t>
      </w:r>
      <w:r w:rsidR="00FD468F">
        <w:t xml:space="preserve"> density</w:t>
      </w:r>
      <w:commentRangeEnd w:id="74"/>
      <w:r w:rsidR="002D43EC">
        <w:rPr>
          <w:rStyle w:val="CommentReference"/>
        </w:rPr>
        <w:commentReference w:id="74"/>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Toc419210543"/>
      <w:r>
        <w:t xml:space="preserve">Ultrastable Metallic Glass (SMG) General </w:t>
      </w:r>
      <w:r w:rsidR="007B400D">
        <w:t xml:space="preserve">Properties, Development, and </w:t>
      </w:r>
      <w:r>
        <w:t>Production</w:t>
      </w:r>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7"/>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7"/>
      <w:r w:rsidR="00F472F5">
        <w:rPr>
          <w:rStyle w:val="CommentReference"/>
        </w:rPr>
        <w:commentReference w:id="77"/>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210544"/>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bookmarkStart w:id="87" w:name="_GoBack"/>
      <w:bookmarkEnd w:id="87"/>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90" w:name="_Ref391657121"/>
      <w:bookmarkStart w:id="91" w:name="_Ref391657109"/>
      <w:bookmarkStart w:id="92" w:name="_Toc419210593"/>
      <w:r>
        <w:t xml:space="preserve">Figure </w:t>
      </w:r>
      <w:r w:rsidR="002D71A2">
        <w:fldChar w:fldCharType="begin"/>
      </w:r>
      <w:r w:rsidR="002D71A2">
        <w:instrText xml:space="preserve"> SEQ Figure \* ARABIC </w:instrText>
      </w:r>
      <w:r w:rsidR="002D71A2">
        <w:fldChar w:fldCharType="separate"/>
      </w:r>
      <w:r w:rsidR="00DE3E9F">
        <w:rPr>
          <w:noProof/>
        </w:rPr>
        <w:t>7</w:t>
      </w:r>
      <w:r w:rsidR="002D71A2">
        <w:rPr>
          <w:noProof/>
        </w:rPr>
        <w:fldChar w:fldCharType="end"/>
      </w:r>
      <w:bookmarkEnd w:id="90"/>
      <w:r>
        <w:t xml:space="preserve">: An integrated DSC trace for the </w:t>
      </w:r>
      <w:commentRangeStart w:id="93"/>
      <w:r>
        <w:t xml:space="preserve">molecular </w:t>
      </w:r>
      <w:commentRangeEnd w:id="93"/>
      <w:r w:rsidR="005B0327">
        <w:rPr>
          <w:rStyle w:val="CommentReference"/>
          <w:i w:val="0"/>
          <w:iCs w:val="0"/>
          <w:color w:val="auto"/>
        </w:rPr>
        <w:commentReference w:id="93"/>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1"/>
      <w:bookmarkEnd w:id="92"/>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4" w:name="_Toc41921054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4"/>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5"/>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5"/>
      <w:r w:rsidR="00D4768F">
        <w:rPr>
          <w:rStyle w:val="CommentReference"/>
        </w:rPr>
        <w:commentReference w:id="95"/>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6" w:name="_Ref391649931"/>
      <w:bookmarkStart w:id="97" w:name="_Toc419210594"/>
      <w:r>
        <w:t xml:space="preserve">Figure </w:t>
      </w:r>
      <w:r w:rsidR="002D71A2">
        <w:fldChar w:fldCharType="begin"/>
      </w:r>
      <w:r w:rsidR="002D71A2">
        <w:instrText xml:space="preserve"> SEQ Figure \* ARABIC </w:instrText>
      </w:r>
      <w:r w:rsidR="002D71A2">
        <w:fldChar w:fldCharType="separate"/>
      </w:r>
      <w:r w:rsidR="00DE3E9F">
        <w:rPr>
          <w:noProof/>
        </w:rPr>
        <w:t>8</w:t>
      </w:r>
      <w:r w:rsidR="002D71A2">
        <w:rPr>
          <w:noProof/>
        </w:rPr>
        <w:fldChar w:fldCharType="end"/>
      </w:r>
      <w:bookmarkEnd w:id="96"/>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7"/>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2D71A2"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8" w:name="_Ref391912605"/>
            <w:r>
              <w:t>(</w:t>
            </w:r>
            <w:r w:rsidR="002D71A2">
              <w:fldChar w:fldCharType="begin"/>
            </w:r>
            <w:r w:rsidR="002D71A2">
              <w:instrText xml:space="preserve"> STYLEREF 1 \s </w:instrText>
            </w:r>
            <w:r w:rsidR="002D71A2">
              <w:fldChar w:fldCharType="separate"/>
            </w:r>
            <w:r w:rsidR="00DE3E9F">
              <w:rPr>
                <w:noProof/>
              </w:rPr>
              <w:t>2</w:t>
            </w:r>
            <w:r w:rsidR="002D71A2">
              <w:rPr>
                <w:noProof/>
              </w:rPr>
              <w:fldChar w:fldCharType="end"/>
            </w:r>
            <w:r>
              <w:t>.</w:t>
            </w:r>
            <w:r w:rsidR="002D71A2">
              <w:fldChar w:fldCharType="begin"/>
            </w:r>
            <w:r w:rsidR="002D71A2">
              <w:instrText xml:space="preserve"> SEQ Equation \* ARABIC \s 1 </w:instrText>
            </w:r>
            <w:r w:rsidR="002D71A2">
              <w:fldChar w:fldCharType="separate"/>
            </w:r>
            <w:r w:rsidR="00DE3E9F">
              <w:rPr>
                <w:noProof/>
              </w:rPr>
              <w:t>1</w:t>
            </w:r>
            <w:r w:rsidR="002D71A2">
              <w:rPr>
                <w:noProof/>
              </w:rPr>
              <w:fldChar w:fldCharType="end"/>
            </w:r>
            <w:r>
              <w:t>)</w:t>
            </w:r>
            <w:bookmarkEnd w:id="98"/>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9"/>
      <w:r>
        <w:t>entropy</w:t>
      </w:r>
      <w:r w:rsidR="001539E9">
        <w:t xml:space="preserve"> </w:t>
      </w:r>
      <w:commentRangeEnd w:id="99"/>
      <w:r w:rsidR="003145E8">
        <w:rPr>
          <w:rStyle w:val="CommentReference"/>
        </w:rPr>
        <w:commentReference w:id="99"/>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0" w:name="_Toc419210547"/>
      <w:r>
        <w:t xml:space="preserve">Glass </w:t>
      </w:r>
      <w:r w:rsidR="00A32A9B">
        <w:t xml:space="preserve">Fragility </w:t>
      </w:r>
      <w:r w:rsidR="005B4319">
        <w:t>(</w:t>
      </w:r>
      <m:oMath>
        <m:r>
          <m:rPr>
            <m:sty m:val="bi"/>
          </m:rPr>
          <w:rPr>
            <w:rFonts w:ascii="Cambria Math" w:hAnsi="Cambria Math"/>
          </w:rPr>
          <m:t>m</m:t>
        </m:r>
      </m:oMath>
      <w:r w:rsidR="005B4319">
        <w:t>)</w:t>
      </w:r>
      <w:bookmarkEnd w:id="100"/>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1" w:name="_Ref392083534"/>
            <w:r>
              <w:t>(</w:t>
            </w:r>
            <w:r w:rsidR="002D71A2">
              <w:fldChar w:fldCharType="begin"/>
            </w:r>
            <w:r w:rsidR="002D71A2">
              <w:instrText xml:space="preserve"> STYLEREF 1 \s </w:instrText>
            </w:r>
            <w:r w:rsidR="002D71A2">
              <w:fldChar w:fldCharType="separate"/>
            </w:r>
            <w:r w:rsidR="00DE3E9F">
              <w:rPr>
                <w:noProof/>
              </w:rPr>
              <w:t>2</w:t>
            </w:r>
            <w:r w:rsidR="002D71A2">
              <w:rPr>
                <w:noProof/>
              </w:rPr>
              <w:fldChar w:fldCharType="end"/>
            </w:r>
            <w:r>
              <w:t>.</w:t>
            </w:r>
            <w:r w:rsidR="002D71A2">
              <w:fldChar w:fldCharType="begin"/>
            </w:r>
            <w:r w:rsidR="002D71A2">
              <w:instrText xml:space="preserve"> SEQ Equation \* ARABIC \s 1 </w:instrText>
            </w:r>
            <w:r w:rsidR="002D71A2">
              <w:fldChar w:fldCharType="separate"/>
            </w:r>
            <w:r w:rsidR="00DE3E9F">
              <w:rPr>
                <w:noProof/>
              </w:rPr>
              <w:t>2</w:t>
            </w:r>
            <w:r w:rsidR="002D71A2">
              <w:rPr>
                <w:noProof/>
              </w:rPr>
              <w:fldChar w:fldCharType="end"/>
            </w:r>
            <w:r>
              <w:t>)</w:t>
            </w:r>
            <w:bookmarkEnd w:id="101"/>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2" w:name="_Ref392088176"/>
      <w:bookmarkStart w:id="103" w:name="_Toc419210595"/>
      <w:r>
        <w:t xml:space="preserve">Figure </w:t>
      </w:r>
      <w:r w:rsidR="002D71A2">
        <w:fldChar w:fldCharType="begin"/>
      </w:r>
      <w:r w:rsidR="002D71A2">
        <w:instrText xml:space="preserve"> SEQ Figure \* ARABIC </w:instrText>
      </w:r>
      <w:r w:rsidR="002D71A2">
        <w:fldChar w:fldCharType="separate"/>
      </w:r>
      <w:r w:rsidR="00DE3E9F">
        <w:rPr>
          <w:noProof/>
        </w:rPr>
        <w:t>9</w:t>
      </w:r>
      <w:r w:rsidR="002D71A2">
        <w:rPr>
          <w:noProof/>
        </w:rPr>
        <w:fldChar w:fldCharType="end"/>
      </w:r>
      <w:bookmarkEnd w:id="102"/>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3"/>
    </w:p>
    <w:commentRangeStart w:id="104"/>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4"/>
      <w:r w:rsidR="002A78A4">
        <w:rPr>
          <w:rStyle w:val="CommentReference"/>
        </w:rPr>
        <w:commentReference w:id="104"/>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5"/>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5"/>
      <w:r w:rsidR="002A78A4">
        <w:rPr>
          <w:rStyle w:val="CommentReference"/>
        </w:rPr>
        <w:commentReference w:id="105"/>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6"/>
      <w:r w:rsidR="0036111C">
        <w:t>for SMGs may have a modest limit</w:t>
      </w:r>
      <w:commentRangeEnd w:id="106"/>
      <w:r w:rsidR="00E170B4">
        <w:rPr>
          <w:rStyle w:val="CommentReference"/>
        </w:rPr>
        <w:commentReference w:id="106"/>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7" w:name="_Ref391906542"/>
      <w:bookmarkStart w:id="108" w:name="_Toc419210596"/>
      <w:r>
        <w:t xml:space="preserve">Figure </w:t>
      </w:r>
      <w:r w:rsidR="002D71A2">
        <w:fldChar w:fldCharType="begin"/>
      </w:r>
      <w:r w:rsidR="002D71A2">
        <w:instrText xml:space="preserve"> SEQ Figure \* ARABIC </w:instrText>
      </w:r>
      <w:r w:rsidR="002D71A2">
        <w:fldChar w:fldCharType="separate"/>
      </w:r>
      <w:r w:rsidR="00DE3E9F">
        <w:rPr>
          <w:noProof/>
        </w:rPr>
        <w:t>10</w:t>
      </w:r>
      <w:r w:rsidR="002D71A2">
        <w:rPr>
          <w:noProof/>
        </w:rPr>
        <w:fldChar w:fldCharType="end"/>
      </w:r>
      <w:bookmarkEnd w:id="10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8"/>
    </w:p>
    <w:p w14:paraId="520E3A34" w14:textId="0B511416" w:rsidR="00FF69E5" w:rsidRPr="00FF69E5" w:rsidRDefault="0077065A" w:rsidP="00E30833">
      <w:pPr>
        <w:pStyle w:val="Heading4"/>
      </w:pPr>
      <w:bookmarkStart w:id="109" w:name="_Toc419210548"/>
      <w:r>
        <w:t xml:space="preserve">Indentation Modulus </w:t>
      </w:r>
      <w:r w:rsidR="005B4319">
        <w:t>(</w:t>
      </w:r>
      <m:oMath>
        <m:r>
          <m:rPr>
            <m:sty m:val="bi"/>
          </m:rPr>
          <w:rPr>
            <w:rFonts w:ascii="Cambria Math" w:hAnsi="Cambria Math"/>
          </w:rPr>
          <m:t>M</m:t>
        </m:r>
      </m:oMath>
      <w:r w:rsidR="005B4319">
        <w:t>)</w:t>
      </w:r>
      <w:bookmarkEnd w:id="10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2D71A2">
              <w:fldChar w:fldCharType="begin"/>
            </w:r>
            <w:r w:rsidR="002D71A2">
              <w:instrText xml:space="preserve"> STYLEREF 1 \s </w:instrText>
            </w:r>
            <w:r w:rsidR="002D71A2">
              <w:fldChar w:fldCharType="separate"/>
            </w:r>
            <w:r w:rsidR="00DE3E9F">
              <w:rPr>
                <w:noProof/>
              </w:rPr>
              <w:t>2</w:t>
            </w:r>
            <w:r w:rsidR="002D71A2">
              <w:rPr>
                <w:noProof/>
              </w:rPr>
              <w:fldChar w:fldCharType="end"/>
            </w:r>
            <w:r>
              <w:t>.</w:t>
            </w:r>
            <w:r w:rsidR="002D71A2">
              <w:fldChar w:fldCharType="begin"/>
            </w:r>
            <w:r w:rsidR="002D71A2">
              <w:instrText xml:space="preserve"> SEQ Equation \* ARABIC \s 1 </w:instrText>
            </w:r>
            <w:r w:rsidR="002D71A2">
              <w:fldChar w:fldCharType="separate"/>
            </w:r>
            <w:r w:rsidR="00DE3E9F">
              <w:rPr>
                <w:noProof/>
              </w:rPr>
              <w:t>3</w:t>
            </w:r>
            <w:r w:rsidR="002D71A2">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0"/>
      <w:r w:rsidR="001E5EBB">
        <w:t>indicating SMG may be able to better support compressive loads</w:t>
      </w:r>
      <w:commentRangeEnd w:id="110"/>
      <w:r w:rsidR="001E5EBB">
        <w:rPr>
          <w:rStyle w:val="CommentReference"/>
        </w:rPr>
        <w:commentReference w:id="110"/>
      </w:r>
      <w:r w:rsidR="001E5EBB">
        <w:t>.</w:t>
      </w:r>
    </w:p>
    <w:p w14:paraId="53333FF7" w14:textId="5B6C11E3" w:rsidR="00E613A4" w:rsidRPr="00FF69E5" w:rsidRDefault="001A24AA" w:rsidP="00E30833">
      <w:pPr>
        <w:pStyle w:val="Heading3"/>
      </w:pPr>
      <w:r>
        <w:t xml:space="preserve"> </w:t>
      </w:r>
      <w:bookmarkStart w:id="111" w:name="_Toc419210549"/>
      <w:r w:rsidR="00E613A4">
        <w:t xml:space="preserve">SMG </w:t>
      </w:r>
      <w:r>
        <w:t>Structure</w:t>
      </w:r>
      <w:r w:rsidR="00C47C34">
        <w:t xml:space="preserve">, </w:t>
      </w:r>
      <w:commentRangeStart w:id="112"/>
      <w:r w:rsidR="00C47C34">
        <w:t>Medium Range Order (MRO)</w:t>
      </w:r>
      <w:commentRangeEnd w:id="112"/>
      <w:r w:rsidR="00DC147A">
        <w:rPr>
          <w:rStyle w:val="CommentReference"/>
          <w:rFonts w:asciiTheme="minorHAnsi" w:eastAsiaTheme="minorEastAsia" w:hAnsiTheme="minorHAnsi" w:cstheme="minorBidi"/>
          <w:b w:val="0"/>
          <w:bCs w:val="0"/>
          <w:color w:val="auto"/>
        </w:rPr>
        <w:commentReference w:id="112"/>
      </w:r>
      <w:bookmarkEnd w:id="111"/>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3"/>
      <w:r>
        <w:rPr>
          <w:rFonts w:eastAsia="Times New Roman"/>
          <w:lang w:eastAsia="en-AU"/>
        </w:rPr>
        <w:t>later arriving atoms</w:t>
      </w:r>
      <w:commentRangeEnd w:id="113"/>
      <w:r w:rsidR="0015216E">
        <w:rPr>
          <w:rStyle w:val="CommentReference"/>
        </w:rPr>
        <w:commentReference w:id="113"/>
      </w:r>
      <w:r w:rsidR="0015216E">
        <w:rPr>
          <w:rFonts w:eastAsia="Times New Roman"/>
          <w:lang w:eastAsia="en-AU"/>
        </w:rPr>
        <w:t>.</w:t>
      </w:r>
    </w:p>
    <w:p w14:paraId="2A2D8EDB" w14:textId="1406CD91" w:rsidR="002568DB" w:rsidRDefault="002568DB" w:rsidP="00E30833">
      <w:pPr>
        <w:pStyle w:val="Heading3"/>
      </w:pPr>
      <w:bookmarkStart w:id="114" w:name="_Toc419210550"/>
      <w:r>
        <w:t xml:space="preserve">Potential </w:t>
      </w:r>
      <w:r w:rsidR="001A24AA">
        <w:t>SMG Challenges</w:t>
      </w:r>
      <w:bookmarkEnd w:id="114"/>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5"/>
      <w:r>
        <w:t xml:space="preserve">while lower rates are able to deposit fully amorphous </w:t>
      </w:r>
      <w:commentRangeEnd w:id="115"/>
      <w:r w:rsidR="0023025E">
        <w:rPr>
          <w:rStyle w:val="CommentReference"/>
        </w:rPr>
        <w:commentReference w:id="115"/>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6" w:name="_Toc419210551"/>
      <w:r w:rsidRPr="00E30833">
        <w:rPr>
          <w:highlight w:val="yellow"/>
        </w:rPr>
        <w:t xml:space="preserve">Thin Film </w:t>
      </w:r>
      <w:r w:rsidR="008E5238" w:rsidRPr="00E30833">
        <w:rPr>
          <w:highlight w:val="yellow"/>
        </w:rPr>
        <w:t>Testing Methods</w:t>
      </w:r>
      <w:bookmarkEnd w:id="116"/>
    </w:p>
    <w:p w14:paraId="2C5DB7BE" w14:textId="0D3654CF" w:rsidR="00066A47" w:rsidRPr="00E30833" w:rsidRDefault="00066A47" w:rsidP="008E5238">
      <w:pPr>
        <w:pStyle w:val="Heading4"/>
        <w:rPr>
          <w:highlight w:val="yellow"/>
        </w:rPr>
      </w:pPr>
      <w:bookmarkStart w:id="117" w:name="_Toc419210552"/>
      <w:r w:rsidRPr="00E30833">
        <w:rPr>
          <w:highlight w:val="yellow"/>
        </w:rPr>
        <w:t>Adhesion</w:t>
      </w:r>
      <w:bookmarkEnd w:id="11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8" w:name="_Toc386545845"/>
      <w:bookmarkStart w:id="119" w:name="_Toc419210553"/>
      <w:commentRangeStart w:id="120"/>
      <w:r>
        <w:t>Biomedical</w:t>
      </w:r>
      <w:bookmarkEnd w:id="118"/>
      <w:r w:rsidR="00DA49D8">
        <w:t xml:space="preserve"> Materials</w:t>
      </w:r>
      <w:commentRangeEnd w:id="120"/>
      <w:r w:rsidR="007B4C64">
        <w:rPr>
          <w:rStyle w:val="CommentReference"/>
          <w:rFonts w:asciiTheme="minorHAnsi" w:eastAsiaTheme="minorEastAsia" w:hAnsiTheme="minorHAnsi" w:cstheme="minorBidi"/>
          <w:b w:val="0"/>
          <w:bCs w:val="0"/>
          <w:smallCaps w:val="0"/>
          <w:color w:val="auto"/>
        </w:rPr>
        <w:commentReference w:id="120"/>
      </w:r>
      <w:bookmarkEnd w:id="11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1" w:name="_Toc419210554"/>
      <w:r>
        <w:t>Biomaterial Requirements</w:t>
      </w:r>
      <w:bookmarkEnd w:id="12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2" w:name="_Toc419210555"/>
      <w:r>
        <w:t xml:space="preserve">Current </w:t>
      </w:r>
      <w:r w:rsidR="00ED37B1">
        <w:t xml:space="preserve">Metallic </w:t>
      </w:r>
      <w:r>
        <w:t>Biomaterial</w:t>
      </w:r>
      <w:r w:rsidR="00ED37B1">
        <w:t>s</w:t>
      </w:r>
      <w:bookmarkEnd w:id="122"/>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3" w:name="_Toc419210556"/>
      <w:r>
        <w:t>Roll of Metallic Elements within the Body</w:t>
      </w:r>
      <w:bookmarkEnd w:id="12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4"/>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4"/>
      <w:r w:rsidR="00696846">
        <w:rPr>
          <w:rStyle w:val="CommentReference"/>
        </w:rPr>
        <w:commentReference w:id="12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5"/>
      <w:r w:rsidR="00652CF8">
        <w:t>stimulat</w:t>
      </w:r>
      <w:r w:rsidR="002E1C05">
        <w:t>ing</w:t>
      </w:r>
      <w:r w:rsidR="00652CF8">
        <w:t xml:space="preserve"> new bone</w:t>
      </w:r>
      <w:r w:rsidR="006973CB">
        <w:t xml:space="preserve"> growth</w:t>
      </w:r>
      <w:r w:rsidR="008A5A2C">
        <w:t xml:space="preserve"> </w:t>
      </w:r>
      <w:commentRangeEnd w:id="125"/>
      <w:r w:rsidR="00567AF7">
        <w:rPr>
          <w:rStyle w:val="CommentReference"/>
        </w:rPr>
        <w:commentReference w:id="125"/>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6" w:name="_Toc419210557"/>
      <w:bookmarkStart w:id="127" w:name="_Toc386545846"/>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8" w:name="_Toc419210558"/>
      <w:bookmarkEnd w:id="12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8"/>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9"/>
      <w:r w:rsidR="005F7938">
        <w:t>negative</w:t>
      </w:r>
      <w:r w:rsidR="00CA25D2">
        <w:t xml:space="preserve"> anode to the </w:t>
      </w:r>
      <w:r w:rsidR="005F7938">
        <w:t>positive</w:t>
      </w:r>
      <w:r w:rsidR="00CA25D2">
        <w:t xml:space="preserve"> cathode</w:t>
      </w:r>
      <w:commentRangeEnd w:id="129"/>
      <w:r w:rsidR="00AF434B">
        <w:rPr>
          <w:rStyle w:val="CommentReference"/>
        </w:rPr>
        <w:commentReference w:id="129"/>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0"/>
      <w:r w:rsidR="00FA0A18">
        <w:rPr>
          <w:rStyle w:val="CommentReference"/>
        </w:rPr>
        <w:commentReference w:id="13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1" w:name="_Ref403051356"/>
            <w:r>
              <w:t>(</w:t>
            </w:r>
            <w:r w:rsidR="002D71A2">
              <w:fldChar w:fldCharType="begin"/>
            </w:r>
            <w:r w:rsidR="002D71A2">
              <w:instrText xml:space="preserve"> STYLEREF 1 \s </w:instrText>
            </w:r>
            <w:r w:rsidR="002D71A2">
              <w:fldChar w:fldCharType="separate"/>
            </w:r>
            <w:r w:rsidR="00DE3E9F">
              <w:rPr>
                <w:noProof/>
              </w:rPr>
              <w:t>2</w:t>
            </w:r>
            <w:r w:rsidR="002D71A2">
              <w:rPr>
                <w:noProof/>
              </w:rPr>
              <w:fldChar w:fldCharType="end"/>
            </w:r>
            <w:r>
              <w:t>.</w:t>
            </w:r>
            <w:r w:rsidR="002D71A2">
              <w:fldChar w:fldCharType="begin"/>
            </w:r>
            <w:r w:rsidR="002D71A2">
              <w:instrText xml:space="preserve"> SEQ Equation \* ARABIC \s 1 </w:instrText>
            </w:r>
            <w:r w:rsidR="002D71A2">
              <w:fldChar w:fldCharType="separate"/>
            </w:r>
            <w:r w:rsidR="00DE3E9F">
              <w:rPr>
                <w:noProof/>
              </w:rPr>
              <w:t>4</w:t>
            </w:r>
            <w:r w:rsidR="002D71A2">
              <w:rPr>
                <w:noProof/>
              </w:rPr>
              <w:fldChar w:fldCharType="end"/>
            </w:r>
            <w:r>
              <w:t>)</w:t>
            </w:r>
            <w:bookmarkEnd w:id="13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2"/>
      <w:r w:rsidR="00EB031A">
        <w:t>more cathodic</w:t>
      </w:r>
      <w:commentRangeEnd w:id="132"/>
      <w:r w:rsidR="00914A51">
        <w:rPr>
          <w:rStyle w:val="CommentReference"/>
        </w:rPr>
        <w:commentReference w:id="132"/>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3" w:name="_Ref403051953"/>
      <w:bookmarkStart w:id="134" w:name="_Toc419210597"/>
      <w:r>
        <w:t xml:space="preserve">Figure </w:t>
      </w:r>
      <w:r w:rsidR="002D71A2">
        <w:fldChar w:fldCharType="begin"/>
      </w:r>
      <w:r w:rsidR="002D71A2">
        <w:instrText xml:space="preserve"> SEQ Figure \* ARABIC </w:instrText>
      </w:r>
      <w:r w:rsidR="002D71A2">
        <w:fldChar w:fldCharType="separate"/>
      </w:r>
      <w:r w:rsidR="00DE3E9F">
        <w:rPr>
          <w:noProof/>
        </w:rPr>
        <w:t>11</w:t>
      </w:r>
      <w:r w:rsidR="002D71A2">
        <w:rPr>
          <w:noProof/>
        </w:rPr>
        <w:fldChar w:fldCharType="end"/>
      </w:r>
      <w:bookmarkEnd w:id="133"/>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4"/>
      <w:r>
        <w:t xml:space="preserve"> </w:t>
      </w:r>
    </w:p>
    <w:p w14:paraId="4FBDB380" w14:textId="1C918CBB" w:rsidR="003435F0" w:rsidRDefault="0001563D" w:rsidP="003435F0">
      <w:pPr>
        <w:pStyle w:val="Heading4"/>
      </w:pPr>
      <w:bookmarkStart w:id="135" w:name="_Toc419210559"/>
      <w:r>
        <w:t xml:space="preserve">Mg </w:t>
      </w:r>
      <w:r w:rsidR="00155EF6">
        <w:t>Hydrogen Evolution</w:t>
      </w:r>
      <w:bookmarkEnd w:id="135"/>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6" w:name="_Ref403739162"/>
            <w:r>
              <w:t>(</w:t>
            </w:r>
            <w:r w:rsidR="002D71A2">
              <w:fldChar w:fldCharType="begin"/>
            </w:r>
            <w:r w:rsidR="002D71A2">
              <w:instrText xml:space="preserve"> STYLEREF 1 \s </w:instrText>
            </w:r>
            <w:r w:rsidR="002D71A2">
              <w:fldChar w:fldCharType="separate"/>
            </w:r>
            <w:r w:rsidR="00DE3E9F">
              <w:rPr>
                <w:noProof/>
              </w:rPr>
              <w:t>2</w:t>
            </w:r>
            <w:r w:rsidR="002D71A2">
              <w:rPr>
                <w:noProof/>
              </w:rPr>
              <w:fldChar w:fldCharType="end"/>
            </w:r>
            <w:r>
              <w:t>.</w:t>
            </w:r>
            <w:r w:rsidR="002D71A2">
              <w:fldChar w:fldCharType="begin"/>
            </w:r>
            <w:r w:rsidR="002D71A2">
              <w:instrText xml:space="preserve"> SEQ Equation \* ARABIC \s 1 </w:instrText>
            </w:r>
            <w:r w:rsidR="002D71A2">
              <w:fldChar w:fldCharType="separate"/>
            </w:r>
            <w:r w:rsidR="00DE3E9F">
              <w:rPr>
                <w:noProof/>
              </w:rPr>
              <w:t>5</w:t>
            </w:r>
            <w:r w:rsidR="002D71A2">
              <w:rPr>
                <w:noProof/>
              </w:rPr>
              <w:fldChar w:fldCharType="end"/>
            </w:r>
            <w:r>
              <w:t>)</w:t>
            </w:r>
            <w:bookmarkEnd w:id="13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7" w:name="_Toc419210598"/>
      <w:r>
        <w:t xml:space="preserve">Figure </w:t>
      </w:r>
      <w:r w:rsidR="002D71A2">
        <w:fldChar w:fldCharType="begin"/>
      </w:r>
      <w:r w:rsidR="002D71A2">
        <w:instrText xml:space="preserve"> SEQ Figure \* ARABIC </w:instrText>
      </w:r>
      <w:r w:rsidR="002D71A2">
        <w:fldChar w:fldCharType="separate"/>
      </w:r>
      <w:r w:rsidR="00DE3E9F">
        <w:rPr>
          <w:noProof/>
        </w:rPr>
        <w:t>12</w:t>
      </w:r>
      <w:r w:rsidR="002D71A2">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7"/>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19210560"/>
      <w:r>
        <w:t>Pitting Corrosion</w:t>
      </w:r>
      <w:bookmarkEnd w:id="138"/>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9"/>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9"/>
      <w:r w:rsidR="00B5520F">
        <w:rPr>
          <w:rStyle w:val="CommentReference"/>
        </w:rPr>
        <w:commentReference w:id="139"/>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0" w:name="_Toc419210561"/>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9210562"/>
      <w:r>
        <w:lastRenderedPageBreak/>
        <w:t>Methods</w:t>
      </w:r>
      <w:bookmarkEnd w:id="141"/>
    </w:p>
    <w:p w14:paraId="3B6742DA" w14:textId="3F8CCEA5" w:rsidR="003703E9" w:rsidRDefault="006A59C4" w:rsidP="003703E9">
      <w:pPr>
        <w:pStyle w:val="Heading2"/>
      </w:pPr>
      <w:bookmarkStart w:id="142" w:name="_Toc419210563"/>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9210564"/>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9210565"/>
      <w:r>
        <w:t>Charges</w:t>
      </w:r>
      <w:r w:rsidR="00445FD0">
        <w:t xml:space="preserve"> Preparation</w:t>
      </w:r>
      <w:bookmarkEnd w:id="144"/>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9210599"/>
      <w:r>
        <w:t xml:space="preserve">Figure </w:t>
      </w:r>
      <w:r w:rsidR="002D71A2">
        <w:fldChar w:fldCharType="begin"/>
      </w:r>
      <w:r w:rsidR="002D71A2">
        <w:instrText xml:space="preserve"> SEQ Figure \* ARABIC </w:instrText>
      </w:r>
      <w:r w:rsidR="002D71A2">
        <w:fldChar w:fldCharType="separate"/>
      </w:r>
      <w:r w:rsidR="00DE3E9F">
        <w:rPr>
          <w:noProof/>
        </w:rPr>
        <w:t>13</w:t>
      </w:r>
      <w:r w:rsidR="002D71A2">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9210566"/>
      <w:r>
        <w:t>Induction Casting of Alloys</w:t>
      </w:r>
      <w:bookmarkEnd w:id="146"/>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7" w:name="_Toc419210567"/>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9210600"/>
      <w:r>
        <w:t xml:space="preserve">Figure </w:t>
      </w:r>
      <w:r w:rsidR="002D71A2">
        <w:fldChar w:fldCharType="begin"/>
      </w:r>
      <w:r w:rsidR="002D71A2">
        <w:instrText xml:space="preserve"> SEQ Figure \* ARABIC </w:instrText>
      </w:r>
      <w:r w:rsidR="002D71A2">
        <w:fldChar w:fldCharType="separate"/>
      </w:r>
      <w:r w:rsidR="00DE3E9F">
        <w:rPr>
          <w:noProof/>
        </w:rPr>
        <w:t>14</w:t>
      </w:r>
      <w:r w:rsidR="002D71A2">
        <w:rPr>
          <w:noProof/>
        </w:rPr>
        <w:fldChar w:fldCharType="end"/>
      </w:r>
      <w:bookmarkEnd w:id="148"/>
      <w:r w:rsidR="007E51E2">
        <w:t>: (a)</w:t>
      </w:r>
      <w:r w:rsidR="007E51E2" w:rsidRPr="007E51E2">
        <w:t xml:space="preserve"> boron nitrate coated graphite </w:t>
      </w:r>
      <w:r w:rsidR="007E51E2">
        <w:t>c</w:t>
      </w:r>
      <w:commentRangeStart w:id="150"/>
      <w:r>
        <w:t xml:space="preserve">rucible </w:t>
      </w:r>
      <w:commentRangeEnd w:id="150"/>
      <w:r w:rsidR="00804ECF">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9210568"/>
      <w:r>
        <w:t xml:space="preserve">PVD via </w:t>
      </w:r>
      <w:r w:rsidR="003703E9">
        <w:t>Magnetron Sputtering</w:t>
      </w:r>
      <w:bookmarkEnd w:id="151"/>
    </w:p>
    <w:p w14:paraId="3B2ECA11" w14:textId="77777777" w:rsidR="00DC7BBC" w:rsidRDefault="00DC7BBC" w:rsidP="006A59C4">
      <w:pPr>
        <w:pStyle w:val="Heading3"/>
      </w:pPr>
      <w:bookmarkStart w:id="152" w:name="_Toc419210569"/>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9210570"/>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9210571"/>
      <w:r>
        <w:t xml:space="preserve">Examined </w:t>
      </w:r>
      <w:r w:rsidR="003703E9">
        <w:t>Substrates</w:t>
      </w:r>
      <w:bookmarkEnd w:id="155"/>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6" w:name="_Toc419210572"/>
      <w:r>
        <w:t>Water Soluble S</w:t>
      </w:r>
      <w:r w:rsidR="003703E9">
        <w:t>ubstrate</w:t>
      </w:r>
      <w:bookmarkEnd w:id="156"/>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7" w:name="_Toc419210573"/>
      <w:r>
        <w:t>BMG Substrate</w:t>
      </w:r>
      <w:bookmarkEnd w:id="157"/>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8"/>
      <w:r>
        <w:t xml:space="preserve">same methods </w:t>
      </w:r>
      <w:commentRangeEnd w:id="158"/>
      <w:r w:rsidR="0002354E">
        <w:rPr>
          <w:rStyle w:val="CommentReference"/>
        </w:rPr>
        <w:commentReference w:id="158"/>
      </w:r>
      <w:r>
        <w:t xml:space="preserve">used to produce targets. </w:t>
      </w:r>
    </w:p>
    <w:p w14:paraId="3B5197DE" w14:textId="2BE5AFAC" w:rsidR="003703E9" w:rsidRDefault="00AC5969" w:rsidP="00270D6D">
      <w:pPr>
        <w:pStyle w:val="Heading3"/>
      </w:pPr>
      <w:bookmarkStart w:id="159" w:name="_Toc419210574"/>
      <w:r>
        <w:rPr>
          <w:rFonts w:eastAsia="Times New Roman"/>
          <w:lang w:eastAsia="en-AU"/>
        </w:rPr>
        <w:t>Polycaprolactone (PCL)</w:t>
      </w:r>
      <w:r>
        <w:t xml:space="preserve"> Scaffolds</w:t>
      </w:r>
      <w:bookmarkEnd w:id="159"/>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0" w:name="_Toc419210575"/>
      <w:r>
        <w:t>Film Characterisation</w:t>
      </w:r>
      <w:bookmarkEnd w:id="160"/>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1" w:name="_Toc419210576"/>
      <w:r>
        <w:t>Physical and Chemical Properties</w:t>
      </w:r>
      <w:bookmarkEnd w:id="161"/>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2" w:name="_Toc419210577"/>
      <w:r>
        <w:t>Biocompatibility and Bioabsorption</w:t>
      </w:r>
      <w:bookmarkEnd w:id="162"/>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3" w:name="_Toc419210578"/>
      <w:r>
        <w:t>Quality of Deposition</w:t>
      </w:r>
      <w:bookmarkEnd w:id="163"/>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4" w:name="_Toc419210579"/>
      <w:r>
        <w:lastRenderedPageBreak/>
        <w:t>Preliminary Results</w:t>
      </w:r>
      <w:bookmarkEnd w:id="164"/>
    </w:p>
    <w:p w14:paraId="22711F62" w14:textId="537530C0" w:rsidR="004F151E" w:rsidRDefault="004F151E" w:rsidP="00782FC2">
      <w:pPr>
        <w:pStyle w:val="Heading2"/>
      </w:pPr>
      <w:bookmarkStart w:id="165" w:name="_Toc419210580"/>
      <w:commentRangeStart w:id="166"/>
      <w:r>
        <w:t>Experimental Results</w:t>
      </w:r>
      <w:commentRangeEnd w:id="166"/>
      <w:r w:rsidR="004152E7">
        <w:rPr>
          <w:rStyle w:val="CommentReference"/>
          <w:rFonts w:asciiTheme="minorHAnsi" w:eastAsiaTheme="minorEastAsia" w:hAnsiTheme="minorHAnsi" w:cstheme="minorBidi"/>
          <w:b w:val="0"/>
          <w:bCs w:val="0"/>
          <w:smallCaps w:val="0"/>
          <w:color w:val="auto"/>
        </w:rPr>
        <w:commentReference w:id="166"/>
      </w:r>
      <w:bookmarkEnd w:id="165"/>
    </w:p>
    <w:p w14:paraId="45B1D42A" w14:textId="09403705" w:rsidR="00BC4BDE" w:rsidRDefault="00BC4BDE" w:rsidP="00BC4BDE">
      <w:pPr>
        <w:pStyle w:val="Heading3"/>
      </w:pPr>
      <w:bookmarkStart w:id="167" w:name="_Toc419210581"/>
      <w:r>
        <w:t>Casting Challenges</w:t>
      </w:r>
      <w:r w:rsidR="00635559">
        <w:t xml:space="preserve"> and Observations</w:t>
      </w:r>
      <w:bookmarkEnd w:id="16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8" w:name="_Toc419210582"/>
      <w:r>
        <w:t>DSC Scans</w:t>
      </w:r>
      <w:bookmarkEnd w:id="168"/>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9" w:name="_Toc419210583"/>
      <w:r>
        <w:t>Target Composition</w:t>
      </w:r>
      <w:bookmarkEnd w:id="169"/>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70" w:name="_Toc419210601"/>
      <w:r>
        <w:t xml:space="preserve">Figure </w:t>
      </w:r>
      <w:r w:rsidR="002D71A2">
        <w:fldChar w:fldCharType="begin"/>
      </w:r>
      <w:r w:rsidR="002D71A2">
        <w:instrText xml:space="preserve"> SEQ Figure \* ARABIC </w:instrText>
      </w:r>
      <w:r w:rsidR="002D71A2">
        <w:fldChar w:fldCharType="separate"/>
      </w:r>
      <w:r w:rsidR="00DE3E9F">
        <w:rPr>
          <w:noProof/>
        </w:rPr>
        <w:t>15</w:t>
      </w:r>
      <w:r w:rsidR="002D71A2">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0"/>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1"/>
      <w:r>
        <w:t>26% Zn. This is a loss of about 13% Zn, or 8 grams of the total 108 grams of alloy cast.</w:t>
      </w:r>
      <w:commentRangeEnd w:id="171"/>
      <w:r>
        <w:rPr>
          <w:rStyle w:val="CommentReference"/>
        </w:rPr>
        <w:commentReference w:id="17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2" w:name="_Toc386545850"/>
      <w:bookmarkStart w:id="173" w:name="_Toc419210584"/>
      <w:r>
        <w:lastRenderedPageBreak/>
        <w:t>References</w:t>
      </w:r>
      <w:bookmarkEnd w:id="172"/>
      <w:bookmarkEnd w:id="173"/>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4" w:name="_Toc419210585"/>
      <w:r>
        <w:lastRenderedPageBreak/>
        <w:t>Appendices</w:t>
      </w:r>
      <w:bookmarkEnd w:id="174"/>
    </w:p>
    <w:p w14:paraId="7DE9D0DE" w14:textId="303F8D61" w:rsidR="006C57DA" w:rsidRDefault="006C57DA" w:rsidP="006C57DA">
      <w:pPr>
        <w:pStyle w:val="Heading2"/>
      </w:pPr>
      <w:bookmarkStart w:id="175" w:name="_Toc419210586"/>
      <w:r>
        <w:t>Glossary</w:t>
      </w:r>
      <w:bookmarkEnd w:id="17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2D71A2"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2D71A2"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2D71A2"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2D71A2"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2D71A2"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2D71A2"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2D71A2"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2D71A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2D71A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2D71A2"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2D71A2"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2D71A2"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Schluter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1"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1"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r>
        <w:t>Tg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r>
        <w:t>Tg &lt; Tm!</w:t>
      </w:r>
    </w:p>
  </w:comment>
  <w:comment w:id="22"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726A37" w:rsidRDefault="00726A37">
      <w:pPr>
        <w:pStyle w:val="CommentText"/>
      </w:pPr>
      <w:r>
        <w:rPr>
          <w:rStyle w:val="CommentReference"/>
        </w:rPr>
        <w:annotationRef/>
      </w:r>
      <w:r>
        <w:t>Rejects heat!</w:t>
      </w:r>
    </w:p>
  </w:comment>
  <w:comment w:id="32"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39"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xml:space="preserve">!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0"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7"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6"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2"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3" w:author="Scott Gleason" w:date="2015-04-27T11:35:00Z" w:initials="SG">
    <w:p w14:paraId="70ED658B" w14:textId="5D27C98E" w:rsidR="00726A37" w:rsidRDefault="00726A37">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4"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5"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7"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8"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 xml:space="preserve">Check the “Tg &amp; Tf paper” as it should have first principles reference to this. </w:t>
      </w:r>
    </w:p>
  </w:comment>
  <w:comment w:id="80"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04B50144" w:rsidR="00007070" w:rsidRDefault="00007070">
      <w:pPr>
        <w:pStyle w:val="CommentText"/>
      </w:pPr>
      <w:r>
        <w:t>Solid to liquid causes an increase in free energy, hence it endothermic.</w:t>
      </w:r>
    </w:p>
  </w:comment>
  <w:comment w:id="86"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726A37" w:rsidRDefault="00726A37">
      <w:pPr>
        <w:pStyle w:val="CommentText"/>
      </w:pPr>
      <w:r>
        <w:rPr>
          <w:rStyle w:val="CommentReference"/>
        </w:rPr>
        <w:annotationRef/>
      </w:r>
      <w:r>
        <w:t>Find a proper/ full definition of Tf!</w:t>
      </w:r>
    </w:p>
  </w:comment>
  <w:comment w:id="89" w:author="Scott Gleason" w:date="2014-10-01T16:23:00Z" w:initials="SG">
    <w:p w14:paraId="3A6D5AC7" w14:textId="4E21D33D" w:rsidR="00726A37" w:rsidRDefault="00726A37">
      <w:pPr>
        <w:pStyle w:val="CommentText"/>
      </w:pPr>
      <w:r>
        <w:rPr>
          <w:rStyle w:val="CommentReference"/>
        </w:rPr>
        <w:annotationRef/>
      </w:r>
      <w:r>
        <w:t xml:space="preserve">Tf measures enthalpy. I.e. High Tf means higher enthalpy. </w:t>
      </w:r>
    </w:p>
  </w:comment>
  <w:comment w:id="93" w:author="Scott Gleason" w:date="2015-05-06T14:14:00Z" w:initials="SG">
    <w:p w14:paraId="1F6F148D" w14:textId="232DDD0A" w:rsidR="00726A37" w:rsidRDefault="00726A37">
      <w:pPr>
        <w:pStyle w:val="CommentText"/>
      </w:pPr>
      <w:r>
        <w:rPr>
          <w:rStyle w:val="CommentReference"/>
        </w:rPr>
        <w:annotationRef/>
      </w:r>
      <w:r>
        <w:t xml:space="preserve">Technically this may be Organic (paper figure of molecular structure has C-rings). </w:t>
      </w:r>
    </w:p>
  </w:comment>
  <w:comment w:id="95"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9" w:author="Scott Gleason" w:date="2014-10-01T16:26:00Z" w:initials="SG">
    <w:p w14:paraId="11D90264" w14:textId="4FBD91C2" w:rsidR="00726A37" w:rsidRDefault="00726A37">
      <w:pPr>
        <w:pStyle w:val="CommentText"/>
      </w:pPr>
      <w:r>
        <w:rPr>
          <w:rStyle w:val="CommentReference"/>
        </w:rPr>
        <w:annotationRef/>
      </w:r>
      <w:r>
        <w:t>Tf was used in enthalpy before</w:t>
      </w:r>
      <w:r>
        <w:br/>
        <w:t xml:space="preserve">Should this be ‘enthalpy’ instead of ‘entropy’? </w:t>
      </w:r>
    </w:p>
  </w:comment>
  <w:comment w:id="104" w:author="Scott Gleason" w:date="2014-11-21T10:51:00Z" w:initials="SG">
    <w:p w14:paraId="0660CD82" w14:textId="189FBB5C" w:rsidR="00726A37" w:rsidRDefault="00726A37">
      <w:pPr>
        <w:pStyle w:val="CommentText"/>
      </w:pPr>
      <w:r>
        <w:rPr>
          <w:rStyle w:val="CommentReference"/>
        </w:rPr>
        <w:annotationRef/>
      </w:r>
      <w:r>
        <w:t xml:space="preserve">Nakamaya paper has a similar conclusion. Try to combine here. </w:t>
      </w:r>
    </w:p>
  </w:comment>
  <w:comment w:id="105"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6"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10"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2"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3"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5"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20"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4"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5"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9"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0"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2" w:author="Scott Gleason" w:date="2015-05-07T10:37:00Z" w:initials="SG">
    <w:p w14:paraId="4F6D81B6" w14:textId="3E4512D0" w:rsidR="00726A37" w:rsidRDefault="00726A37">
      <w:pPr>
        <w:pStyle w:val="CommentText"/>
      </w:pPr>
      <w:r>
        <w:rPr>
          <w:rStyle w:val="CommentReference"/>
        </w:rPr>
        <w:annotationRef/>
      </w:r>
      <w:r>
        <w:t>i.e. The Potential is a larger number</w:t>
      </w:r>
      <w:r>
        <w:br/>
        <w:t>( -1.0 V &lt; -0.5 V)</w:t>
      </w:r>
    </w:p>
  </w:comment>
  <w:comment w:id="139"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50"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4"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r>
        <w:t xml:space="preserve">MgCaZn has more light elements near Ar than ZrCuNiAl.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r>
        <w:t>ZrCuNiAl used 50 – 150 W, but we cannot get power that high unless we use 3 inch targets (not practical).</w:t>
      </w:r>
    </w:p>
  </w:comment>
  <w:comment w:id="158"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6"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1"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B483DC" w14:textId="77777777" w:rsidR="002D71A2" w:rsidRDefault="002D71A2" w:rsidP="00693C3C">
      <w:pPr>
        <w:spacing w:after="0" w:line="240" w:lineRule="auto"/>
      </w:pPr>
      <w:r>
        <w:separator/>
      </w:r>
    </w:p>
  </w:endnote>
  <w:endnote w:type="continuationSeparator" w:id="0">
    <w:p w14:paraId="4A82AD57" w14:textId="77777777" w:rsidR="002D71A2" w:rsidRDefault="002D71A2"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D3591A">
          <w:rPr>
            <w:noProof/>
          </w:rPr>
          <w:t>12</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6B65B" w14:textId="77777777" w:rsidR="002D71A2" w:rsidRDefault="002D71A2" w:rsidP="00693C3C">
      <w:pPr>
        <w:spacing w:after="0" w:line="240" w:lineRule="auto"/>
      </w:pPr>
      <w:r>
        <w:separator/>
      </w:r>
    </w:p>
  </w:footnote>
  <w:footnote w:type="continuationSeparator" w:id="0">
    <w:p w14:paraId="5969D8B6" w14:textId="77777777" w:rsidR="002D71A2" w:rsidRDefault="002D71A2"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1A2"/>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7D33F-CF38-4FB4-B93D-6610AF42A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39</Pages>
  <Words>35447</Words>
  <Characters>202048</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73</cp:revision>
  <cp:lastPrinted>2015-05-12T06:14:00Z</cp:lastPrinted>
  <dcterms:created xsi:type="dcterms:W3CDTF">2015-04-22T05:10:00Z</dcterms:created>
  <dcterms:modified xsi:type="dcterms:W3CDTF">2015-05-14T05:01:00Z</dcterms:modified>
</cp:coreProperties>
</file>